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290AFD" w14:textId="7B6A8E6E" w:rsidR="00294411" w:rsidRPr="00562E6C" w:rsidRDefault="006E5C12" w:rsidP="00945D4A">
      <w:pPr>
        <w:pStyle w:val="ad"/>
        <w:rPr>
          <w:b/>
          <w:bCs/>
          <w:color w:val="000000" w:themeColor="text1"/>
        </w:rPr>
      </w:pPr>
      <w:r>
        <w:rPr>
          <w:b/>
          <w:bCs/>
          <w:color w:val="000000" w:themeColor="text1"/>
        </w:rPr>
        <w:t>SAT406</w:t>
      </w:r>
      <w:r w:rsidR="00F0165D" w:rsidRPr="00562E6C">
        <w:rPr>
          <w:b/>
          <w:bCs/>
          <w:color w:val="000000" w:themeColor="text1"/>
        </w:rPr>
        <w:t xml:space="preserve"> F</w:t>
      </w:r>
      <w:r>
        <w:rPr>
          <w:rFonts w:hint="eastAsia"/>
          <w:b/>
          <w:bCs/>
          <w:color w:val="000000" w:themeColor="text1"/>
        </w:rPr>
        <w:t>M</w:t>
      </w:r>
      <w:r w:rsidR="00F0165D" w:rsidRPr="00562E6C">
        <w:rPr>
          <w:b/>
          <w:bCs/>
          <w:color w:val="000000" w:themeColor="text1"/>
        </w:rPr>
        <w:t>P</w:t>
      </w:r>
      <w:r w:rsidR="00294411" w:rsidRPr="00562E6C">
        <w:rPr>
          <w:b/>
          <w:bCs/>
          <w:color w:val="000000" w:themeColor="text1"/>
        </w:rPr>
        <w:t xml:space="preserve"> Meeting </w:t>
      </w:r>
      <w:r w:rsidR="00C45846" w:rsidRPr="00562E6C">
        <w:rPr>
          <w:b/>
          <w:bCs/>
          <w:color w:val="000000" w:themeColor="text1"/>
        </w:rPr>
        <w:t>Minutes</w:t>
      </w:r>
    </w:p>
    <w:p w14:paraId="5DDA2F64" w14:textId="6CDF0EF6" w:rsidR="003241C3" w:rsidRPr="0030221D" w:rsidRDefault="003241C3" w:rsidP="00945D4A">
      <w:r w:rsidRPr="0030221D">
        <w:rPr>
          <w:b/>
        </w:rPr>
        <w:t>Time</w:t>
      </w:r>
      <w:r w:rsidR="00C835AC" w:rsidRPr="0030221D">
        <w:rPr>
          <w:b/>
        </w:rPr>
        <w:t xml:space="preserve"> and Date</w:t>
      </w:r>
      <w:r w:rsidRPr="0030221D">
        <w:rPr>
          <w:b/>
        </w:rPr>
        <w:t>:</w:t>
      </w:r>
      <w:r w:rsidR="00C835AC" w:rsidRPr="0030221D">
        <w:rPr>
          <w:b/>
        </w:rPr>
        <w:t xml:space="preserve"> </w:t>
      </w:r>
      <w:r w:rsidR="00C835AC" w:rsidRPr="0030221D">
        <w:t>3</w:t>
      </w:r>
      <w:r w:rsidR="006E5C12">
        <w:t>-4</w:t>
      </w:r>
      <w:r w:rsidR="00C835AC" w:rsidRPr="0030221D">
        <w:t xml:space="preserve">pm, </w:t>
      </w:r>
      <w:r w:rsidR="006E5C12">
        <w:rPr>
          <w:rFonts w:hint="eastAsia"/>
        </w:rPr>
        <w:t>Thurs</w:t>
      </w:r>
      <w:r w:rsidR="007E2430" w:rsidRPr="0030221D">
        <w:t>day,</w:t>
      </w:r>
      <w:r w:rsidR="00DC3AF8" w:rsidRPr="0030221D">
        <w:t xml:space="preserve"> </w:t>
      </w:r>
      <w:r w:rsidR="006E5C12">
        <w:t>1 July</w:t>
      </w:r>
      <w:r w:rsidR="00C835AC" w:rsidRPr="0030221D">
        <w:t xml:space="preserve"> 2021</w:t>
      </w:r>
      <w:r w:rsidRPr="0030221D">
        <w:t xml:space="preserve"> </w:t>
      </w:r>
    </w:p>
    <w:p w14:paraId="10290AFF" w14:textId="7BA8C4D8" w:rsidR="00294411" w:rsidRPr="0030221D" w:rsidRDefault="003241C3" w:rsidP="00945D4A">
      <w:r w:rsidRPr="0030221D">
        <w:rPr>
          <w:b/>
        </w:rPr>
        <w:t xml:space="preserve">Venue: </w:t>
      </w:r>
      <w:r w:rsidR="00C835AC" w:rsidRPr="0030221D">
        <w:t>SD457</w:t>
      </w:r>
      <w:r w:rsidR="006E5C12">
        <w:t xml:space="preserve"> &amp; </w:t>
      </w:r>
      <w:proofErr w:type="spellStart"/>
      <w:r w:rsidR="006E5C12">
        <w:t>Zhumu</w:t>
      </w:r>
      <w:proofErr w:type="spellEnd"/>
    </w:p>
    <w:p w14:paraId="57B52026" w14:textId="02FA1840" w:rsidR="000F5102" w:rsidRPr="0030221D" w:rsidRDefault="00AE3DBF" w:rsidP="00945D4A">
      <w:r w:rsidRPr="0030221D">
        <w:rPr>
          <w:b/>
        </w:rPr>
        <w:t>Member</w:t>
      </w:r>
      <w:r w:rsidR="004A02B7" w:rsidRPr="0030221D">
        <w:rPr>
          <w:b/>
        </w:rPr>
        <w:t>s</w:t>
      </w:r>
      <w:r w:rsidR="000F5102" w:rsidRPr="0030221D">
        <w:rPr>
          <w:b/>
        </w:rPr>
        <w:t xml:space="preserve">: </w:t>
      </w:r>
      <w:proofErr w:type="spellStart"/>
      <w:r w:rsidR="006E5C12">
        <w:t>Ningning</w:t>
      </w:r>
      <w:proofErr w:type="spellEnd"/>
      <w:r w:rsidR="006E5C12">
        <w:t xml:space="preserve"> Xu (NX), </w:t>
      </w:r>
      <w:proofErr w:type="spellStart"/>
      <w:r w:rsidR="006E5C12">
        <w:t>Shiying</w:t>
      </w:r>
      <w:proofErr w:type="spellEnd"/>
      <w:r w:rsidR="006E5C12">
        <w:t xml:space="preserve"> Cai (SC)</w:t>
      </w:r>
      <w:r w:rsidR="005E5764" w:rsidRPr="0030221D">
        <w:t>,</w:t>
      </w:r>
      <w:r w:rsidR="006E5C12">
        <w:t xml:space="preserve"> </w:t>
      </w:r>
      <w:proofErr w:type="spellStart"/>
      <w:r w:rsidR="006E5C12">
        <w:rPr>
          <w:rFonts w:hint="eastAsia"/>
        </w:rPr>
        <w:t>J</w:t>
      </w:r>
      <w:r w:rsidR="006E5C12">
        <w:t>ie</w:t>
      </w:r>
      <w:proofErr w:type="spellEnd"/>
      <w:r w:rsidR="006E5C12">
        <w:t xml:space="preserve"> Lin (JL), </w:t>
      </w:r>
      <w:proofErr w:type="spellStart"/>
      <w:r w:rsidR="006E5C12">
        <w:t>Jiayou</w:t>
      </w:r>
      <w:proofErr w:type="spellEnd"/>
      <w:r w:rsidR="006E5C12">
        <w:t xml:space="preserve"> Huang (JH),</w:t>
      </w:r>
      <w:r w:rsidR="005E5764" w:rsidRPr="0030221D">
        <w:t xml:space="preserve"> </w:t>
      </w:r>
      <w:r w:rsidR="00C835AC" w:rsidRPr="0030221D">
        <w:t>Dr Yue L</w:t>
      </w:r>
      <w:r w:rsidR="006D41BA" w:rsidRPr="0030221D">
        <w:t>i</w:t>
      </w:r>
      <w:r w:rsidR="005112F3" w:rsidRPr="0030221D">
        <w:t xml:space="preserve"> (YL)</w:t>
      </w:r>
    </w:p>
    <w:p w14:paraId="10CE21C8" w14:textId="77777777" w:rsidR="009B297B" w:rsidRPr="0030221D" w:rsidRDefault="009B297B" w:rsidP="009B297B">
      <w:pPr>
        <w:spacing w:after="120" w:line="264" w:lineRule="auto"/>
        <w:rPr>
          <w:rFonts w:ascii="Arial" w:hAnsi="Arial" w:cs="Arial"/>
          <w:sz w:val="24"/>
        </w:rPr>
      </w:pPr>
    </w:p>
    <w:p w14:paraId="10290B0C" w14:textId="77955008" w:rsidR="00294411" w:rsidRPr="002D506F" w:rsidRDefault="00C4316E" w:rsidP="002D506F">
      <w:pPr>
        <w:pStyle w:val="1"/>
      </w:pPr>
      <w:r w:rsidRPr="002D506F">
        <w:t>Preparations</w:t>
      </w:r>
    </w:p>
    <w:p w14:paraId="497DEA6D" w14:textId="6EA0C893" w:rsidR="002F0054" w:rsidRDefault="00773EDE" w:rsidP="00656ECC">
      <w:pPr>
        <w:pStyle w:val="a3"/>
        <w:numPr>
          <w:ilvl w:val="0"/>
          <w:numId w:val="19"/>
        </w:numPr>
      </w:pPr>
      <w:r>
        <w:t>Prepared the meeting agenda (YL</w:t>
      </w:r>
      <w:r>
        <w:rPr>
          <w:rFonts w:hint="eastAsia"/>
        </w:rPr>
        <w:t>)</w:t>
      </w:r>
    </w:p>
    <w:p w14:paraId="11E78CD8" w14:textId="610D58F7" w:rsidR="00773EDE" w:rsidRPr="0030221D" w:rsidRDefault="00773EDE" w:rsidP="00656ECC">
      <w:pPr>
        <w:pStyle w:val="a3"/>
        <w:numPr>
          <w:ilvl w:val="0"/>
          <w:numId w:val="19"/>
        </w:numPr>
      </w:pPr>
      <w:r>
        <w:t>Prepared the meeting minutes template (YL)</w:t>
      </w:r>
    </w:p>
    <w:p w14:paraId="5BE97AD5" w14:textId="77777777" w:rsidR="00D6645B" w:rsidRPr="0030221D" w:rsidRDefault="00D6645B" w:rsidP="002F0054">
      <w:pPr>
        <w:spacing w:after="120" w:line="264" w:lineRule="auto"/>
        <w:rPr>
          <w:rFonts w:ascii="Arial" w:hAnsi="Arial" w:cs="Arial"/>
          <w:b/>
          <w:sz w:val="28"/>
          <w:szCs w:val="28"/>
        </w:rPr>
      </w:pPr>
    </w:p>
    <w:p w14:paraId="6CE23F3B" w14:textId="46D06F40" w:rsidR="00AE3DBF" w:rsidRPr="002D506F" w:rsidRDefault="00AD1DF0" w:rsidP="002D506F">
      <w:pPr>
        <w:pStyle w:val="1"/>
      </w:pPr>
      <w:r w:rsidRPr="002D506F">
        <w:t>Discussions</w:t>
      </w:r>
    </w:p>
    <w:p w14:paraId="0B97ED49" w14:textId="77777777" w:rsidR="00773EDE" w:rsidRDefault="00773EDE" w:rsidP="00773EDE">
      <w:pPr>
        <w:pStyle w:val="a3"/>
        <w:numPr>
          <w:ilvl w:val="0"/>
          <w:numId w:val="21"/>
        </w:numPr>
      </w:pPr>
      <w:r>
        <w:t>Email and WeChat communication</w:t>
      </w:r>
    </w:p>
    <w:p w14:paraId="5E76C5C3" w14:textId="77777777" w:rsidR="00773EDE" w:rsidRDefault="00773EDE" w:rsidP="00773EDE">
      <w:pPr>
        <w:pStyle w:val="a3"/>
        <w:numPr>
          <w:ilvl w:val="0"/>
          <w:numId w:val="21"/>
        </w:numPr>
      </w:pPr>
      <w:r>
        <w:t>Meeting minutes and Weekly report</w:t>
      </w:r>
    </w:p>
    <w:p w14:paraId="0D8DA52E" w14:textId="77777777" w:rsidR="00773EDE" w:rsidRDefault="00773EDE" w:rsidP="00773EDE">
      <w:pPr>
        <w:pStyle w:val="a3"/>
        <w:numPr>
          <w:ilvl w:val="0"/>
          <w:numId w:val="21"/>
        </w:numPr>
      </w:pPr>
      <w:r>
        <w:t>Reading (Literature review)</w:t>
      </w:r>
    </w:p>
    <w:p w14:paraId="0E06994D" w14:textId="77777777" w:rsidR="00773EDE" w:rsidRDefault="00773EDE" w:rsidP="00773EDE">
      <w:pPr>
        <w:pStyle w:val="a3"/>
        <w:numPr>
          <w:ilvl w:val="0"/>
          <w:numId w:val="21"/>
        </w:numPr>
      </w:pPr>
      <w:r>
        <w:t>Project specification</w:t>
      </w:r>
    </w:p>
    <w:p w14:paraId="2E33CC4E" w14:textId="77777777" w:rsidR="00773EDE" w:rsidRDefault="00773EDE" w:rsidP="00773EDE">
      <w:pPr>
        <w:pStyle w:val="a3"/>
        <w:numPr>
          <w:ilvl w:val="1"/>
          <w:numId w:val="21"/>
        </w:numPr>
      </w:pPr>
      <w:r>
        <w:t>Write some paragraph(s) to explain your project based on your own understanding, including the background, aims and objectives, research question(s), research methods, experimental variables (dependent and independent) and potential implications. Bullet points will also do.</w:t>
      </w:r>
    </w:p>
    <w:p w14:paraId="1431A20F" w14:textId="0C7269DC" w:rsidR="00773EDE" w:rsidRDefault="00773EDE" w:rsidP="00773EDE">
      <w:pPr>
        <w:pStyle w:val="a3"/>
        <w:numPr>
          <w:ilvl w:val="1"/>
          <w:numId w:val="21"/>
        </w:numPr>
      </w:pPr>
      <w:r>
        <w:t>Identify 1-3 potential conferences / journals that you aim to publish.</w:t>
      </w:r>
    </w:p>
    <w:p w14:paraId="1C53C16A" w14:textId="497C2747" w:rsidR="00E77CFC" w:rsidRPr="0074440F" w:rsidRDefault="00E77CFC" w:rsidP="00E77CFC">
      <w:pPr>
        <w:rPr>
          <w:lang w:val="en-US"/>
        </w:rPr>
      </w:pPr>
      <w:r>
        <w:rPr>
          <w:rFonts w:hint="eastAsia"/>
        </w:rPr>
        <w:t>P</w:t>
      </w:r>
      <w:r>
        <w:t>roject specification:</w:t>
      </w:r>
    </w:p>
    <w:p w14:paraId="3AFBAA48" w14:textId="5EC783A6" w:rsidR="00E77CFC" w:rsidRPr="0074440F" w:rsidRDefault="0074440F" w:rsidP="00E77CFC">
      <w:pPr>
        <w:rPr>
          <w:lang w:val="en-US"/>
        </w:rPr>
      </w:pPr>
      <w:r>
        <w:rPr>
          <w:lang w:val="en-US"/>
        </w:rPr>
        <w:t xml:space="preserve">Questionnaire in VR </w:t>
      </w:r>
      <w:r>
        <w:rPr>
          <w:rFonts w:hint="eastAsia"/>
          <w:lang w:val="en-US"/>
        </w:rPr>
        <w:t>has</w:t>
      </w:r>
      <w:r>
        <w:rPr>
          <w:lang w:val="en-US"/>
        </w:rPr>
        <w:t xml:space="preserve"> been proved </w:t>
      </w:r>
      <w:r>
        <w:rPr>
          <w:rFonts w:hint="eastAsia"/>
          <w:lang w:val="en-US"/>
        </w:rPr>
        <w:t>more</w:t>
      </w:r>
      <w:r>
        <w:rPr>
          <w:lang w:val="en-US"/>
        </w:rPr>
        <w:t xml:space="preserve"> powerful than paper </w:t>
      </w:r>
      <w:proofErr w:type="gramStart"/>
      <w:r>
        <w:rPr>
          <w:lang w:val="en-US"/>
        </w:rPr>
        <w:t>questionnaire[</w:t>
      </w:r>
      <w:proofErr w:type="gramEnd"/>
      <w:r>
        <w:rPr>
          <w:lang w:val="en-US"/>
        </w:rPr>
        <w:t xml:space="preserve">1] </w:t>
      </w:r>
    </w:p>
    <w:p w14:paraId="4F22C522" w14:textId="77777777" w:rsidR="00773EDE" w:rsidRDefault="00773EDE" w:rsidP="00773EDE">
      <w:pPr>
        <w:pStyle w:val="a3"/>
        <w:numPr>
          <w:ilvl w:val="0"/>
          <w:numId w:val="21"/>
        </w:numPr>
      </w:pPr>
      <w:r>
        <w:t>Project plan</w:t>
      </w:r>
    </w:p>
    <w:p w14:paraId="03F17F39" w14:textId="77777777" w:rsidR="00773EDE" w:rsidRDefault="00773EDE" w:rsidP="00773EDE">
      <w:pPr>
        <w:pStyle w:val="a3"/>
        <w:numPr>
          <w:ilvl w:val="1"/>
          <w:numId w:val="21"/>
        </w:numPr>
      </w:pPr>
      <w:r>
        <w:t>Prepare a research plan and explain to me how you are going to carry out the research, this will include more details regarding your technical development and experiment setup.</w:t>
      </w:r>
    </w:p>
    <w:p w14:paraId="2AA2DD22" w14:textId="73638AC6" w:rsidR="006E3F12" w:rsidRDefault="00773EDE" w:rsidP="00773EDE">
      <w:pPr>
        <w:pStyle w:val="a3"/>
        <w:numPr>
          <w:ilvl w:val="1"/>
          <w:numId w:val="21"/>
        </w:numPr>
      </w:pPr>
      <w:r>
        <w:t>Please include a Gantt chart to illustrate your research timeline.</w:t>
      </w:r>
    </w:p>
    <w:p w14:paraId="4CCFD327" w14:textId="0CFE32EA" w:rsidR="0071617B" w:rsidRDefault="0071617B" w:rsidP="0071617B">
      <w:pPr>
        <w:pStyle w:val="a3"/>
        <w:numPr>
          <w:ilvl w:val="0"/>
          <w:numId w:val="21"/>
        </w:numPr>
      </w:pPr>
      <w:r>
        <w:rPr>
          <w:rFonts w:hint="eastAsia"/>
        </w:rPr>
        <w:t>Project</w:t>
      </w:r>
      <w:r>
        <w:t xml:space="preserve"> management and other tools</w:t>
      </w:r>
    </w:p>
    <w:p w14:paraId="0EF3E2CC" w14:textId="646592BC" w:rsidR="0071617B" w:rsidRDefault="0071617B" w:rsidP="0071617B">
      <w:pPr>
        <w:pStyle w:val="a3"/>
        <w:numPr>
          <w:ilvl w:val="1"/>
          <w:numId w:val="21"/>
        </w:numPr>
      </w:pPr>
      <w:r>
        <w:t>Trello</w:t>
      </w:r>
    </w:p>
    <w:p w14:paraId="27BB31C8" w14:textId="294197C1" w:rsidR="0071617B" w:rsidRDefault="0071617B" w:rsidP="0071617B">
      <w:pPr>
        <w:pStyle w:val="a3"/>
        <w:numPr>
          <w:ilvl w:val="1"/>
          <w:numId w:val="21"/>
        </w:numPr>
      </w:pPr>
      <w:r>
        <w:t>GitHub</w:t>
      </w:r>
    </w:p>
    <w:p w14:paraId="54677DA9" w14:textId="36135DBB" w:rsidR="0071617B" w:rsidRPr="00773EDE" w:rsidRDefault="0071617B" w:rsidP="0071617B">
      <w:pPr>
        <w:pStyle w:val="a3"/>
        <w:numPr>
          <w:ilvl w:val="1"/>
          <w:numId w:val="21"/>
        </w:numPr>
      </w:pPr>
      <w:r>
        <w:t>Mendeley</w:t>
      </w:r>
    </w:p>
    <w:p w14:paraId="314116C3" w14:textId="77777777" w:rsidR="00D6645B" w:rsidRPr="0030221D" w:rsidRDefault="00D6645B" w:rsidP="002F0054">
      <w:pPr>
        <w:spacing w:after="120" w:line="264" w:lineRule="auto"/>
        <w:rPr>
          <w:rFonts w:ascii="Arial" w:hAnsi="Arial" w:cs="Arial"/>
          <w:b/>
          <w:sz w:val="28"/>
          <w:szCs w:val="28"/>
        </w:rPr>
      </w:pPr>
    </w:p>
    <w:p w14:paraId="5668F662" w14:textId="41342D6B" w:rsidR="008239DA" w:rsidRPr="002D506F" w:rsidRDefault="00C73A52" w:rsidP="002D506F">
      <w:pPr>
        <w:pStyle w:val="1"/>
      </w:pPr>
      <w:r w:rsidRPr="002D506F">
        <w:t>Action</w:t>
      </w:r>
      <w:r w:rsidR="00AC4AE1" w:rsidRPr="002D506F">
        <w:t>s</w:t>
      </w:r>
    </w:p>
    <w:p w14:paraId="7DE4FF9B" w14:textId="77777777" w:rsidR="003C4A83" w:rsidRDefault="003C4A83" w:rsidP="003C4A83">
      <w:pPr>
        <w:spacing w:before="0" w:after="160" w:line="259" w:lineRule="auto"/>
      </w:pPr>
    </w:p>
    <w:p w14:paraId="01FE4C4A" w14:textId="77777777" w:rsidR="006104E8" w:rsidRDefault="006104E8" w:rsidP="006104E8">
      <w:pPr>
        <w:pStyle w:val="a3"/>
        <w:numPr>
          <w:ilvl w:val="0"/>
          <w:numId w:val="22"/>
        </w:numPr>
        <w:spacing w:before="0" w:after="160" w:line="259" w:lineRule="auto"/>
      </w:pPr>
      <w:r>
        <w:t>ALL: to set up a Trello project and invite YL (@imyueli)</w:t>
      </w:r>
    </w:p>
    <w:p w14:paraId="0C7B231C" w14:textId="77777777" w:rsidR="006104E8" w:rsidRDefault="006104E8" w:rsidP="006104E8">
      <w:pPr>
        <w:pStyle w:val="a3"/>
        <w:numPr>
          <w:ilvl w:val="0"/>
          <w:numId w:val="22"/>
        </w:numPr>
        <w:spacing w:before="0" w:after="160" w:line="259" w:lineRule="auto"/>
      </w:pPr>
      <w:r>
        <w:t>ALL: to download Mendeley and start weekly reading and note-taking (at least 2 papers every week)</w:t>
      </w:r>
    </w:p>
    <w:p w14:paraId="664E406E" w14:textId="44EAC18A" w:rsidR="003C4A83" w:rsidRDefault="003C4A83" w:rsidP="003C4A83">
      <w:pPr>
        <w:pStyle w:val="a3"/>
        <w:numPr>
          <w:ilvl w:val="0"/>
          <w:numId w:val="22"/>
        </w:numPr>
        <w:spacing w:before="0" w:after="160" w:line="259" w:lineRule="auto"/>
      </w:pPr>
      <w:r>
        <w:t>ALL: to prepare the project specification</w:t>
      </w:r>
    </w:p>
    <w:p w14:paraId="630AAFF3" w14:textId="4432EAAD" w:rsidR="003C4A83" w:rsidRDefault="003C4A83" w:rsidP="003C4A83">
      <w:pPr>
        <w:pStyle w:val="a3"/>
        <w:numPr>
          <w:ilvl w:val="0"/>
          <w:numId w:val="22"/>
        </w:numPr>
        <w:spacing w:before="0" w:after="160" w:line="259" w:lineRule="auto"/>
      </w:pPr>
      <w:r>
        <w:t>ALL: to prepare the p</w:t>
      </w:r>
      <w:r>
        <w:rPr>
          <w:rFonts w:hint="eastAsia"/>
        </w:rPr>
        <w:t>roject</w:t>
      </w:r>
      <w:r>
        <w:t xml:space="preserve"> plan</w:t>
      </w:r>
    </w:p>
    <w:p w14:paraId="4850CEDA" w14:textId="32B06183" w:rsidR="0085045C" w:rsidRDefault="0085045C" w:rsidP="003C4A83">
      <w:pPr>
        <w:pStyle w:val="a3"/>
        <w:numPr>
          <w:ilvl w:val="0"/>
          <w:numId w:val="22"/>
        </w:numPr>
        <w:spacing w:before="0" w:after="160" w:line="259" w:lineRule="auto"/>
      </w:pPr>
      <w:r>
        <w:t>ALL: to book an appointment with YL once the project spec and plan are ready</w:t>
      </w:r>
    </w:p>
    <w:p w14:paraId="1C1EBFFC" w14:textId="77777777" w:rsidR="0085045C" w:rsidRPr="003C4A83" w:rsidRDefault="0085045C" w:rsidP="0085045C">
      <w:pPr>
        <w:spacing w:before="0" w:after="160" w:line="259" w:lineRule="auto"/>
      </w:pPr>
    </w:p>
    <w:p w14:paraId="5FACFF40" w14:textId="66F801FE" w:rsidR="008239DA" w:rsidRPr="002D506F" w:rsidRDefault="008239DA" w:rsidP="002D506F">
      <w:pPr>
        <w:pStyle w:val="1"/>
      </w:pPr>
      <w:r w:rsidRPr="0030221D">
        <w:t>Comment</w:t>
      </w:r>
      <w:r w:rsidR="002F0054" w:rsidRPr="0030221D">
        <w:t>s</w:t>
      </w:r>
    </w:p>
    <w:p w14:paraId="53715666" w14:textId="77777777" w:rsidR="00616B68" w:rsidRPr="0030221D" w:rsidRDefault="00616B68" w:rsidP="00616B68">
      <w:pPr>
        <w:spacing w:after="120" w:line="264" w:lineRule="auto"/>
        <w:rPr>
          <w:rFonts w:ascii="Arial" w:hAnsi="Arial" w:cs="Arial"/>
          <w:b/>
          <w:sz w:val="28"/>
          <w:szCs w:val="28"/>
        </w:rPr>
      </w:pPr>
    </w:p>
    <w:p w14:paraId="1745AC84" w14:textId="5704AB7E" w:rsidR="00616B68" w:rsidRPr="0030221D" w:rsidRDefault="00616B68" w:rsidP="002D506F">
      <w:pPr>
        <w:pStyle w:val="1"/>
      </w:pPr>
      <w:r w:rsidRPr="0030221D">
        <w:t>Next meeting</w:t>
      </w:r>
    </w:p>
    <w:p w14:paraId="4EA5664F" w14:textId="28035C96" w:rsidR="008F2453" w:rsidRPr="0030221D" w:rsidRDefault="007A6000" w:rsidP="00945D4A">
      <w:r>
        <w:t>TBC</w:t>
      </w:r>
    </w:p>
    <w:p w14:paraId="564BC8C0" w14:textId="77777777" w:rsidR="00616B68" w:rsidRPr="0030221D" w:rsidRDefault="00616B68" w:rsidP="00945D4A">
      <w:pPr>
        <w:rPr>
          <w:b/>
        </w:rPr>
      </w:pPr>
    </w:p>
    <w:p w14:paraId="2B740C64" w14:textId="0C3B5B5F" w:rsidR="008239DA" w:rsidRPr="0030221D" w:rsidRDefault="008239DA" w:rsidP="00945D4A">
      <w:pPr>
        <w:rPr>
          <w:b/>
        </w:rPr>
      </w:pPr>
    </w:p>
    <w:p w14:paraId="057303DB" w14:textId="50464613" w:rsidR="00D767AF" w:rsidRPr="0030221D" w:rsidRDefault="00D767AF" w:rsidP="00945D4A">
      <w:pPr>
        <w:rPr>
          <w:b/>
        </w:rPr>
      </w:pPr>
      <w:r w:rsidRPr="0030221D">
        <w:rPr>
          <w:b/>
        </w:rPr>
        <w:t>V1.0</w:t>
      </w:r>
    </w:p>
    <w:p w14:paraId="5C2CFE29" w14:textId="64582986" w:rsidR="008239DA" w:rsidRPr="0030221D" w:rsidRDefault="0054182F" w:rsidP="00945D4A">
      <w:proofErr w:type="gramStart"/>
      <w:r w:rsidRPr="0030221D">
        <w:t>Minute</w:t>
      </w:r>
      <w:r w:rsidR="00645F2A" w:rsidRPr="0030221D">
        <w:t>s</w:t>
      </w:r>
      <w:proofErr w:type="gramEnd"/>
      <w:r w:rsidRPr="0030221D">
        <w:t xml:space="preserve"> taker</w:t>
      </w:r>
      <w:r w:rsidR="002F0054" w:rsidRPr="0030221D">
        <w:t>:</w:t>
      </w:r>
      <w:r w:rsidR="00524FED" w:rsidRPr="0030221D">
        <w:t xml:space="preserve"> Yue Li</w:t>
      </w:r>
    </w:p>
    <w:p w14:paraId="62BF1CC5" w14:textId="19B670DE" w:rsidR="002F0054" w:rsidRPr="0030221D" w:rsidRDefault="002F0054" w:rsidP="00945D4A">
      <w:r w:rsidRPr="0030221D">
        <w:t>Date:</w:t>
      </w:r>
      <w:r w:rsidR="00AC0A62" w:rsidRPr="0030221D">
        <w:t xml:space="preserve"> </w:t>
      </w:r>
      <w:r w:rsidR="00317F73">
        <w:t>1 July</w:t>
      </w:r>
      <w:r w:rsidR="00524FED" w:rsidRPr="0030221D">
        <w:t xml:space="preserve"> 2021</w:t>
      </w:r>
    </w:p>
    <w:p w14:paraId="1BBB042A" w14:textId="709B8ED4" w:rsidR="0054182F" w:rsidRPr="0030221D" w:rsidRDefault="0054182F" w:rsidP="00945D4A"/>
    <w:p w14:paraId="175E8629" w14:textId="0E64D8D4" w:rsidR="0015787E" w:rsidRDefault="00282998" w:rsidP="009D3A4F">
      <w:pPr>
        <w:pStyle w:val="2"/>
      </w:pPr>
      <w:r>
        <w:t>For</w:t>
      </w:r>
      <w:r w:rsidR="00033881" w:rsidRPr="0030221D">
        <w:t xml:space="preserve"> a</w:t>
      </w:r>
      <w:r w:rsidR="0054182F" w:rsidRPr="0030221D">
        <w:t>pprov</w:t>
      </w:r>
      <w:r>
        <w:t>al</w:t>
      </w:r>
      <w:r w:rsidR="00033881" w:rsidRPr="0030221D">
        <w:t xml:space="preserve"> </w:t>
      </w:r>
    </w:p>
    <w:p w14:paraId="275A8414" w14:textId="77777777" w:rsidR="00D64F10" w:rsidRDefault="00D64F10" w:rsidP="00945D4A">
      <w:pPr>
        <w:rPr>
          <w:highlight w:val="yellow"/>
        </w:rPr>
      </w:pPr>
      <w:r>
        <w:rPr>
          <w:highlight w:val="yellow"/>
        </w:rPr>
        <w:t>Yue Li</w:t>
      </w:r>
    </w:p>
    <w:p w14:paraId="42530322" w14:textId="1EDE7BAC" w:rsidR="0054182F" w:rsidRDefault="00F11E2F" w:rsidP="00945D4A">
      <w:r>
        <w:rPr>
          <w:highlight w:val="yellow"/>
        </w:rPr>
        <w:t>1 July</w:t>
      </w:r>
      <w:r w:rsidR="00524FED" w:rsidRPr="009773C7">
        <w:rPr>
          <w:highlight w:val="yellow"/>
        </w:rPr>
        <w:t xml:space="preserve"> 2021</w:t>
      </w:r>
    </w:p>
    <w:p w14:paraId="583B3732" w14:textId="72C15E77" w:rsidR="000326E6" w:rsidRDefault="000326E6" w:rsidP="00945D4A"/>
    <w:p w14:paraId="7F51EB3F" w14:textId="04BABF02" w:rsidR="000326E6" w:rsidRDefault="000326E6" w:rsidP="00945D4A"/>
    <w:p w14:paraId="0B3E7198" w14:textId="0288AD0F" w:rsidR="000326E6" w:rsidRDefault="000326E6" w:rsidP="00945D4A">
      <w:r>
        <w:t>References</w:t>
      </w:r>
    </w:p>
    <w:p w14:paraId="26C94375" w14:textId="2FD8FACB" w:rsidR="000326E6" w:rsidRPr="000326E6" w:rsidRDefault="000326E6" w:rsidP="000326E6">
      <w:pPr>
        <w:widowControl w:val="0"/>
        <w:autoSpaceDE w:val="0"/>
        <w:autoSpaceDN w:val="0"/>
        <w:adjustRightInd w:val="0"/>
        <w:spacing w:line="240" w:lineRule="auto"/>
        <w:ind w:left="480" w:hanging="480"/>
        <w:rPr>
          <w:rFonts w:ascii="Franklin Gothic Book" w:hAnsi="Franklin Gothic Book"/>
          <w:noProof/>
        </w:rPr>
      </w:pPr>
      <w:r>
        <w:fldChar w:fldCharType="begin" w:fldLock="1"/>
      </w:r>
      <w:r>
        <w:instrText xml:space="preserve">ADDIN Mendeley Bibliography CSL_BIBLIOGRAPHY </w:instrText>
      </w:r>
      <w:r>
        <w:fldChar w:fldCharType="separate"/>
      </w:r>
      <w:r w:rsidRPr="000326E6">
        <w:rPr>
          <w:rFonts w:ascii="Franklin Gothic Book" w:hAnsi="Franklin Gothic Book" w:cs="Times New Roman"/>
          <w:noProof/>
          <w:szCs w:val="24"/>
        </w:rPr>
        <w:t xml:space="preserve">Li, Y., Ch’ng, E., Cai, S., &amp; See, S. (2018). Multiuser Interaction with Hybrid VR and AR for Cultural Heritage Objects. </w:t>
      </w:r>
      <w:r w:rsidRPr="000326E6">
        <w:rPr>
          <w:rFonts w:ascii="Franklin Gothic Book" w:hAnsi="Franklin Gothic Book" w:cs="Times New Roman"/>
          <w:i/>
          <w:iCs/>
          <w:noProof/>
          <w:szCs w:val="24"/>
        </w:rPr>
        <w:t>Digital Heritage 2018</w:t>
      </w:r>
      <w:r w:rsidRPr="000326E6">
        <w:rPr>
          <w:rFonts w:ascii="Franklin Gothic Book" w:hAnsi="Franklin Gothic Book" w:cs="Times New Roman"/>
          <w:noProof/>
          <w:szCs w:val="24"/>
        </w:rPr>
        <w:t>. https://doi.org/10.1109/DigitalHeritage.2018.8810126</w:t>
      </w:r>
    </w:p>
    <w:p w14:paraId="5063C0AF" w14:textId="79D9B3F0" w:rsidR="000326E6" w:rsidRPr="0030221D" w:rsidRDefault="000326E6" w:rsidP="00945D4A">
      <w:r>
        <w:fldChar w:fldCharType="end"/>
      </w:r>
    </w:p>
    <w:sectPr w:rsidR="000326E6" w:rsidRPr="0030221D" w:rsidSect="0044452A">
      <w:headerReference w:type="default" r:id="rId8"/>
      <w:pgSz w:w="11906" w:h="16838" w:code="9"/>
      <w:pgMar w:top="1134" w:right="1440" w:bottom="1134"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C00D93" w14:textId="77777777" w:rsidR="008853BC" w:rsidRDefault="008853BC" w:rsidP="00F0165D">
      <w:pPr>
        <w:spacing w:before="0" w:after="0" w:line="240" w:lineRule="auto"/>
      </w:pPr>
      <w:r>
        <w:separator/>
      </w:r>
    </w:p>
  </w:endnote>
  <w:endnote w:type="continuationSeparator" w:id="0">
    <w:p w14:paraId="78E58644" w14:textId="77777777" w:rsidR="008853BC" w:rsidRDefault="008853BC" w:rsidP="00F0165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华文楷体">
    <w:altName w:val="STKaiti"/>
    <w:panose1 w:val="02010600040101010101"/>
    <w:charset w:val="86"/>
    <w:family w:val="auto"/>
    <w:pitch w:val="variable"/>
    <w:sig w:usb0="00000287" w:usb1="080F0000" w:usb2="00000010" w:usb3="00000000" w:csb0="0004009F" w:csb1="00000000"/>
  </w:font>
  <w:font w:name="Arial">
    <w:panose1 w:val="020B0604020202020204"/>
    <w:charset w:val="00"/>
    <w:family w:val="swiss"/>
    <w:pitch w:val="variable"/>
    <w:sig w:usb0="E0002AFF" w:usb1="C0007843"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Franklin Gothic Medium">
    <w:panose1 w:val="020B0603020102020204"/>
    <w:charset w:val="00"/>
    <w:family w:val="swiss"/>
    <w:pitch w:val="variable"/>
    <w:sig w:usb0="00000287" w:usb1="00000000" w:usb2="00000000" w:usb3="00000000" w:csb0="0000009F" w:csb1="00000000"/>
  </w:font>
  <w:font w:name="隶书">
    <w:altName w:val="微软雅黑"/>
    <w:panose1 w:val="020B0604020202020204"/>
    <w:charset w:val="86"/>
    <w:family w:val="modern"/>
    <w:pitch w:val="fixed"/>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A93239" w14:textId="77777777" w:rsidR="008853BC" w:rsidRDefault="008853BC" w:rsidP="00F0165D">
      <w:pPr>
        <w:spacing w:before="0" w:after="0" w:line="240" w:lineRule="auto"/>
      </w:pPr>
      <w:r>
        <w:separator/>
      </w:r>
    </w:p>
  </w:footnote>
  <w:footnote w:type="continuationSeparator" w:id="0">
    <w:p w14:paraId="77962FAA" w14:textId="77777777" w:rsidR="008853BC" w:rsidRDefault="008853BC" w:rsidP="00F0165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B4B29B" w14:textId="382A6EB4" w:rsidR="00F0165D" w:rsidRDefault="00F0165D" w:rsidP="00F0165D">
    <w:pPr>
      <w:pStyle w:val="a8"/>
      <w:jc w:val="center"/>
    </w:pPr>
    <w:r w:rsidRPr="00C21F6F">
      <w:rPr>
        <w:rFonts w:ascii="Franklin Gothic Medium" w:hAnsi="Franklin Gothic Medium"/>
        <w:noProof/>
        <w:lang w:val="en-US"/>
      </w:rPr>
      <w:drawing>
        <wp:inline distT="0" distB="0" distL="0" distR="0" wp14:anchorId="4EE5CA0E" wp14:editId="2DF6B49E">
          <wp:extent cx="2715904" cy="578627"/>
          <wp:effectExtent l="0" t="0" r="8255" b="0"/>
          <wp:docPr id="1" name="Picture 1" descr="Logo and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and Title"/>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15904" cy="578627"/>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62068"/>
    <w:multiLevelType w:val="hybridMultilevel"/>
    <w:tmpl w:val="6C1E44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22199B"/>
    <w:multiLevelType w:val="hybridMultilevel"/>
    <w:tmpl w:val="496C1DFA"/>
    <w:lvl w:ilvl="0" w:tplc="3D6CE79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8B7E84"/>
    <w:multiLevelType w:val="hybridMultilevel"/>
    <w:tmpl w:val="C122D9E4"/>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CA21FA"/>
    <w:multiLevelType w:val="hybridMultilevel"/>
    <w:tmpl w:val="2D488022"/>
    <w:lvl w:ilvl="0" w:tplc="0026F3B0">
      <w:start w:val="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986718"/>
    <w:multiLevelType w:val="hybridMultilevel"/>
    <w:tmpl w:val="C42665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0E2D48"/>
    <w:multiLevelType w:val="hybridMultilevel"/>
    <w:tmpl w:val="5CFEE7B0"/>
    <w:lvl w:ilvl="0" w:tplc="87FE7F0C">
      <w:start w:val="1"/>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001E91"/>
    <w:multiLevelType w:val="hybridMultilevel"/>
    <w:tmpl w:val="9A1470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1070D"/>
    <w:multiLevelType w:val="hybridMultilevel"/>
    <w:tmpl w:val="81DE7FF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184C6B"/>
    <w:multiLevelType w:val="hybridMultilevel"/>
    <w:tmpl w:val="C7F20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8A1365"/>
    <w:multiLevelType w:val="hybridMultilevel"/>
    <w:tmpl w:val="58FC28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63A0823"/>
    <w:multiLevelType w:val="hybridMultilevel"/>
    <w:tmpl w:val="8E7E1C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CC4842"/>
    <w:multiLevelType w:val="hybridMultilevel"/>
    <w:tmpl w:val="16F4020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9C7F6B"/>
    <w:multiLevelType w:val="hybridMultilevel"/>
    <w:tmpl w:val="045236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6B168D"/>
    <w:multiLevelType w:val="hybridMultilevel"/>
    <w:tmpl w:val="AA343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307414"/>
    <w:multiLevelType w:val="hybridMultilevel"/>
    <w:tmpl w:val="F0E4E0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066F44"/>
    <w:multiLevelType w:val="hybridMultilevel"/>
    <w:tmpl w:val="A5B47256"/>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4B443117"/>
    <w:multiLevelType w:val="hybridMultilevel"/>
    <w:tmpl w:val="00109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CCC460C"/>
    <w:multiLevelType w:val="hybridMultilevel"/>
    <w:tmpl w:val="0450ABF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DC575B"/>
    <w:multiLevelType w:val="hybridMultilevel"/>
    <w:tmpl w:val="09DEED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3119BC"/>
    <w:multiLevelType w:val="hybridMultilevel"/>
    <w:tmpl w:val="4C92D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2D4DD3"/>
    <w:multiLevelType w:val="hybridMultilevel"/>
    <w:tmpl w:val="C280547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86B64B1"/>
    <w:multiLevelType w:val="hybridMultilevel"/>
    <w:tmpl w:val="418E6CE2"/>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340" w:hanging="360"/>
      </w:pPr>
      <w:rPr>
        <w:rFonts w:ascii="Courier New" w:hAnsi="Courier New" w:cs="Courier New"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EF43F9"/>
    <w:multiLevelType w:val="hybridMultilevel"/>
    <w:tmpl w:val="F19C943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1"/>
  </w:num>
  <w:num w:numId="3">
    <w:abstractNumId w:val="3"/>
  </w:num>
  <w:num w:numId="4">
    <w:abstractNumId w:val="1"/>
  </w:num>
  <w:num w:numId="5">
    <w:abstractNumId w:val="18"/>
  </w:num>
  <w:num w:numId="6">
    <w:abstractNumId w:val="10"/>
  </w:num>
  <w:num w:numId="7">
    <w:abstractNumId w:val="7"/>
  </w:num>
  <w:num w:numId="8">
    <w:abstractNumId w:val="22"/>
  </w:num>
  <w:num w:numId="9">
    <w:abstractNumId w:val="0"/>
  </w:num>
  <w:num w:numId="10">
    <w:abstractNumId w:val="8"/>
  </w:num>
  <w:num w:numId="11">
    <w:abstractNumId w:val="20"/>
  </w:num>
  <w:num w:numId="12">
    <w:abstractNumId w:val="14"/>
  </w:num>
  <w:num w:numId="13">
    <w:abstractNumId w:val="16"/>
  </w:num>
  <w:num w:numId="14">
    <w:abstractNumId w:val="4"/>
  </w:num>
  <w:num w:numId="15">
    <w:abstractNumId w:val="2"/>
  </w:num>
  <w:num w:numId="16">
    <w:abstractNumId w:val="21"/>
  </w:num>
  <w:num w:numId="17">
    <w:abstractNumId w:val="17"/>
  </w:num>
  <w:num w:numId="18">
    <w:abstractNumId w:val="6"/>
  </w:num>
  <w:num w:numId="19">
    <w:abstractNumId w:val="13"/>
  </w:num>
  <w:num w:numId="20">
    <w:abstractNumId w:val="15"/>
    <w:lvlOverride w:ilvl="0">
      <w:startOverride w:val="1"/>
    </w:lvlOverride>
    <w:lvlOverride w:ilvl="1"/>
    <w:lvlOverride w:ilvl="2"/>
    <w:lvlOverride w:ilvl="3"/>
    <w:lvlOverride w:ilvl="4"/>
    <w:lvlOverride w:ilvl="5"/>
    <w:lvlOverride w:ilvl="6"/>
    <w:lvlOverride w:ilvl="7"/>
    <w:lvlOverride w:ilvl="8"/>
  </w:num>
  <w:num w:numId="21">
    <w:abstractNumId w:val="12"/>
  </w:num>
  <w:num w:numId="22">
    <w:abstractNumId w:val="19"/>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9"/>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4411"/>
    <w:rsid w:val="0000327C"/>
    <w:rsid w:val="00010EE1"/>
    <w:rsid w:val="00011AF8"/>
    <w:rsid w:val="0002275E"/>
    <w:rsid w:val="000326E6"/>
    <w:rsid w:val="00033881"/>
    <w:rsid w:val="00056B66"/>
    <w:rsid w:val="00076842"/>
    <w:rsid w:val="000B10EC"/>
    <w:rsid w:val="000D3E6E"/>
    <w:rsid w:val="000D61FF"/>
    <w:rsid w:val="000D64B5"/>
    <w:rsid w:val="000E56F8"/>
    <w:rsid w:val="000E5999"/>
    <w:rsid w:val="000F5102"/>
    <w:rsid w:val="0011192E"/>
    <w:rsid w:val="00113B0C"/>
    <w:rsid w:val="001277BB"/>
    <w:rsid w:val="00146DAC"/>
    <w:rsid w:val="0015787E"/>
    <w:rsid w:val="00172231"/>
    <w:rsid w:val="00172D32"/>
    <w:rsid w:val="0017781D"/>
    <w:rsid w:val="00185B18"/>
    <w:rsid w:val="001C5041"/>
    <w:rsid w:val="001D3EB7"/>
    <w:rsid w:val="00205E85"/>
    <w:rsid w:val="00207677"/>
    <w:rsid w:val="00214A90"/>
    <w:rsid w:val="0022417B"/>
    <w:rsid w:val="00235470"/>
    <w:rsid w:val="002444DE"/>
    <w:rsid w:val="00267638"/>
    <w:rsid w:val="00282998"/>
    <w:rsid w:val="00294411"/>
    <w:rsid w:val="002A19B1"/>
    <w:rsid w:val="002D506F"/>
    <w:rsid w:val="002F0054"/>
    <w:rsid w:val="00300531"/>
    <w:rsid w:val="0030221D"/>
    <w:rsid w:val="00312F2D"/>
    <w:rsid w:val="00317F73"/>
    <w:rsid w:val="003241C3"/>
    <w:rsid w:val="0033608F"/>
    <w:rsid w:val="003515C5"/>
    <w:rsid w:val="00366481"/>
    <w:rsid w:val="0037067B"/>
    <w:rsid w:val="00372997"/>
    <w:rsid w:val="003829FD"/>
    <w:rsid w:val="003947D7"/>
    <w:rsid w:val="003A3F69"/>
    <w:rsid w:val="003C4175"/>
    <w:rsid w:val="003C4A83"/>
    <w:rsid w:val="003E09E0"/>
    <w:rsid w:val="003F1673"/>
    <w:rsid w:val="00406176"/>
    <w:rsid w:val="00422354"/>
    <w:rsid w:val="004417E7"/>
    <w:rsid w:val="0044452A"/>
    <w:rsid w:val="00445158"/>
    <w:rsid w:val="0045328E"/>
    <w:rsid w:val="00464C7D"/>
    <w:rsid w:val="004820B6"/>
    <w:rsid w:val="004A02B7"/>
    <w:rsid w:val="004A4F38"/>
    <w:rsid w:val="004B1576"/>
    <w:rsid w:val="004C7612"/>
    <w:rsid w:val="004E7E98"/>
    <w:rsid w:val="004F3F5B"/>
    <w:rsid w:val="005112F3"/>
    <w:rsid w:val="00512CAD"/>
    <w:rsid w:val="00524887"/>
    <w:rsid w:val="00524FED"/>
    <w:rsid w:val="00536354"/>
    <w:rsid w:val="00537450"/>
    <w:rsid w:val="0054182F"/>
    <w:rsid w:val="00560ABB"/>
    <w:rsid w:val="00562667"/>
    <w:rsid w:val="00562E6C"/>
    <w:rsid w:val="00581BB0"/>
    <w:rsid w:val="00583B9D"/>
    <w:rsid w:val="005A255E"/>
    <w:rsid w:val="005A5762"/>
    <w:rsid w:val="005D6CBF"/>
    <w:rsid w:val="005E5764"/>
    <w:rsid w:val="006104E8"/>
    <w:rsid w:val="006148C0"/>
    <w:rsid w:val="00616B68"/>
    <w:rsid w:val="006265D0"/>
    <w:rsid w:val="00627C74"/>
    <w:rsid w:val="00633280"/>
    <w:rsid w:val="00642A7D"/>
    <w:rsid w:val="00645F2A"/>
    <w:rsid w:val="00656ECC"/>
    <w:rsid w:val="006608D8"/>
    <w:rsid w:val="006667CE"/>
    <w:rsid w:val="006826DE"/>
    <w:rsid w:val="0068608C"/>
    <w:rsid w:val="006907E5"/>
    <w:rsid w:val="0069604E"/>
    <w:rsid w:val="006A5C7E"/>
    <w:rsid w:val="006C5A87"/>
    <w:rsid w:val="006D41BA"/>
    <w:rsid w:val="006E3F12"/>
    <w:rsid w:val="006E5C12"/>
    <w:rsid w:val="006E7A66"/>
    <w:rsid w:val="006F52F0"/>
    <w:rsid w:val="00711A96"/>
    <w:rsid w:val="0071617B"/>
    <w:rsid w:val="007218A1"/>
    <w:rsid w:val="0072598E"/>
    <w:rsid w:val="007441C4"/>
    <w:rsid w:val="0074440F"/>
    <w:rsid w:val="00747C8A"/>
    <w:rsid w:val="00753905"/>
    <w:rsid w:val="00763BB9"/>
    <w:rsid w:val="00764385"/>
    <w:rsid w:val="00773EDE"/>
    <w:rsid w:val="00773F39"/>
    <w:rsid w:val="00785D45"/>
    <w:rsid w:val="007A106B"/>
    <w:rsid w:val="007A2AA9"/>
    <w:rsid w:val="007A6000"/>
    <w:rsid w:val="007B4791"/>
    <w:rsid w:val="007C077F"/>
    <w:rsid w:val="007C5654"/>
    <w:rsid w:val="007D2BBA"/>
    <w:rsid w:val="007E2430"/>
    <w:rsid w:val="007F73D4"/>
    <w:rsid w:val="008005C8"/>
    <w:rsid w:val="00810FDC"/>
    <w:rsid w:val="008239DA"/>
    <w:rsid w:val="00824F42"/>
    <w:rsid w:val="00825733"/>
    <w:rsid w:val="0085045C"/>
    <w:rsid w:val="00850FCA"/>
    <w:rsid w:val="00852EF5"/>
    <w:rsid w:val="0086329C"/>
    <w:rsid w:val="008853BC"/>
    <w:rsid w:val="00894C70"/>
    <w:rsid w:val="00897BAC"/>
    <w:rsid w:val="008C4507"/>
    <w:rsid w:val="008C5A76"/>
    <w:rsid w:val="008C5C4F"/>
    <w:rsid w:val="008D17E9"/>
    <w:rsid w:val="008D3590"/>
    <w:rsid w:val="008F0A37"/>
    <w:rsid w:val="008F2453"/>
    <w:rsid w:val="00904B0A"/>
    <w:rsid w:val="009060D0"/>
    <w:rsid w:val="00907AC0"/>
    <w:rsid w:val="0091618A"/>
    <w:rsid w:val="00923FF3"/>
    <w:rsid w:val="009251D7"/>
    <w:rsid w:val="009325FB"/>
    <w:rsid w:val="0093753F"/>
    <w:rsid w:val="00942B09"/>
    <w:rsid w:val="00945D4A"/>
    <w:rsid w:val="009541CD"/>
    <w:rsid w:val="00957C9F"/>
    <w:rsid w:val="00962451"/>
    <w:rsid w:val="009773C7"/>
    <w:rsid w:val="00977621"/>
    <w:rsid w:val="009828B6"/>
    <w:rsid w:val="00983478"/>
    <w:rsid w:val="00984C47"/>
    <w:rsid w:val="0099304A"/>
    <w:rsid w:val="009A4A5C"/>
    <w:rsid w:val="009A74F3"/>
    <w:rsid w:val="009B297B"/>
    <w:rsid w:val="009B7AA1"/>
    <w:rsid w:val="009D3A4F"/>
    <w:rsid w:val="00A15937"/>
    <w:rsid w:val="00A15F0C"/>
    <w:rsid w:val="00A26C40"/>
    <w:rsid w:val="00A425A6"/>
    <w:rsid w:val="00A44F4A"/>
    <w:rsid w:val="00A543C0"/>
    <w:rsid w:val="00A74D89"/>
    <w:rsid w:val="00A76762"/>
    <w:rsid w:val="00A86C2B"/>
    <w:rsid w:val="00AB2F8E"/>
    <w:rsid w:val="00AC0A62"/>
    <w:rsid w:val="00AC4AE1"/>
    <w:rsid w:val="00AC5083"/>
    <w:rsid w:val="00AD1DF0"/>
    <w:rsid w:val="00AD6A6E"/>
    <w:rsid w:val="00AE3DBF"/>
    <w:rsid w:val="00AE40C3"/>
    <w:rsid w:val="00AF0F3C"/>
    <w:rsid w:val="00B13B58"/>
    <w:rsid w:val="00B17864"/>
    <w:rsid w:val="00B36717"/>
    <w:rsid w:val="00B462DD"/>
    <w:rsid w:val="00B615DD"/>
    <w:rsid w:val="00B61BF3"/>
    <w:rsid w:val="00B64C87"/>
    <w:rsid w:val="00B94159"/>
    <w:rsid w:val="00BE2114"/>
    <w:rsid w:val="00BE6374"/>
    <w:rsid w:val="00C20F29"/>
    <w:rsid w:val="00C21F6F"/>
    <w:rsid w:val="00C329B8"/>
    <w:rsid w:val="00C34200"/>
    <w:rsid w:val="00C358C5"/>
    <w:rsid w:val="00C37F6B"/>
    <w:rsid w:val="00C4316E"/>
    <w:rsid w:val="00C45846"/>
    <w:rsid w:val="00C57EC7"/>
    <w:rsid w:val="00C605C1"/>
    <w:rsid w:val="00C644A9"/>
    <w:rsid w:val="00C670F0"/>
    <w:rsid w:val="00C704FC"/>
    <w:rsid w:val="00C73A52"/>
    <w:rsid w:val="00C835AC"/>
    <w:rsid w:val="00C86E98"/>
    <w:rsid w:val="00CA62A0"/>
    <w:rsid w:val="00CB0999"/>
    <w:rsid w:val="00CC6035"/>
    <w:rsid w:val="00CE2ED1"/>
    <w:rsid w:val="00D12550"/>
    <w:rsid w:val="00D12A78"/>
    <w:rsid w:val="00D2088A"/>
    <w:rsid w:val="00D2093E"/>
    <w:rsid w:val="00D2572C"/>
    <w:rsid w:val="00D278F2"/>
    <w:rsid w:val="00D541C5"/>
    <w:rsid w:val="00D546B0"/>
    <w:rsid w:val="00D64F10"/>
    <w:rsid w:val="00D655AE"/>
    <w:rsid w:val="00D6645B"/>
    <w:rsid w:val="00D767AF"/>
    <w:rsid w:val="00DB2DDB"/>
    <w:rsid w:val="00DB6139"/>
    <w:rsid w:val="00DC0158"/>
    <w:rsid w:val="00DC3AF8"/>
    <w:rsid w:val="00E16000"/>
    <w:rsid w:val="00E17C20"/>
    <w:rsid w:val="00E214AD"/>
    <w:rsid w:val="00E214CF"/>
    <w:rsid w:val="00E4508A"/>
    <w:rsid w:val="00E53DAF"/>
    <w:rsid w:val="00E60C48"/>
    <w:rsid w:val="00E73844"/>
    <w:rsid w:val="00E74186"/>
    <w:rsid w:val="00E77CFC"/>
    <w:rsid w:val="00EA340B"/>
    <w:rsid w:val="00EA3DBD"/>
    <w:rsid w:val="00EC2E60"/>
    <w:rsid w:val="00ED57BD"/>
    <w:rsid w:val="00F0165D"/>
    <w:rsid w:val="00F11E2F"/>
    <w:rsid w:val="00F158C1"/>
    <w:rsid w:val="00F2423A"/>
    <w:rsid w:val="00F27896"/>
    <w:rsid w:val="00F413D4"/>
    <w:rsid w:val="00F46775"/>
    <w:rsid w:val="00F478D8"/>
    <w:rsid w:val="00F50B60"/>
    <w:rsid w:val="00F6296B"/>
    <w:rsid w:val="00F64114"/>
    <w:rsid w:val="00F806DB"/>
    <w:rsid w:val="00F911A2"/>
    <w:rsid w:val="00FD0927"/>
    <w:rsid w:val="00FD4487"/>
    <w:rsid w:val="00FD7A4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90AFB"/>
  <w15:docId w15:val="{13DB108B-B395-4D10-9DE5-2F4FF6056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45D4A"/>
    <w:rPr>
      <w:szCs w:val="20"/>
    </w:rPr>
  </w:style>
  <w:style w:type="paragraph" w:styleId="1">
    <w:name w:val="heading 1"/>
    <w:basedOn w:val="a"/>
    <w:next w:val="a"/>
    <w:link w:val="10"/>
    <w:uiPriority w:val="9"/>
    <w:qFormat/>
    <w:rsid w:val="0030221D"/>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b/>
      <w:bCs/>
      <w:caps/>
      <w:color w:val="FFFFFF" w:themeColor="background1"/>
      <w:spacing w:val="15"/>
      <w:szCs w:val="22"/>
    </w:rPr>
  </w:style>
  <w:style w:type="paragraph" w:styleId="2">
    <w:name w:val="heading 2"/>
    <w:basedOn w:val="a"/>
    <w:next w:val="a"/>
    <w:link w:val="20"/>
    <w:uiPriority w:val="9"/>
    <w:unhideWhenUsed/>
    <w:qFormat/>
    <w:rsid w:val="0030221D"/>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szCs w:val="22"/>
    </w:rPr>
  </w:style>
  <w:style w:type="paragraph" w:styleId="3">
    <w:name w:val="heading 3"/>
    <w:basedOn w:val="a"/>
    <w:next w:val="a"/>
    <w:link w:val="30"/>
    <w:uiPriority w:val="9"/>
    <w:unhideWhenUsed/>
    <w:qFormat/>
    <w:rsid w:val="0030221D"/>
    <w:pPr>
      <w:pBdr>
        <w:top w:val="single" w:sz="6" w:space="2" w:color="4472C4" w:themeColor="accent1"/>
        <w:left w:val="single" w:sz="6" w:space="2" w:color="4472C4" w:themeColor="accent1"/>
      </w:pBdr>
      <w:spacing w:before="300" w:after="0"/>
      <w:outlineLvl w:val="2"/>
    </w:pPr>
    <w:rPr>
      <w:caps/>
      <w:color w:val="1F3763" w:themeColor="accent1" w:themeShade="7F"/>
      <w:spacing w:val="15"/>
      <w:szCs w:val="22"/>
    </w:rPr>
  </w:style>
  <w:style w:type="paragraph" w:styleId="4">
    <w:name w:val="heading 4"/>
    <w:basedOn w:val="a"/>
    <w:next w:val="a"/>
    <w:link w:val="40"/>
    <w:uiPriority w:val="9"/>
    <w:semiHidden/>
    <w:unhideWhenUsed/>
    <w:qFormat/>
    <w:rsid w:val="0030221D"/>
    <w:pPr>
      <w:pBdr>
        <w:top w:val="dotted" w:sz="6" w:space="2" w:color="4472C4" w:themeColor="accent1"/>
        <w:left w:val="dotted" w:sz="6" w:space="2" w:color="4472C4" w:themeColor="accent1"/>
      </w:pBdr>
      <w:spacing w:before="300" w:after="0"/>
      <w:outlineLvl w:val="3"/>
    </w:pPr>
    <w:rPr>
      <w:caps/>
      <w:color w:val="2F5496" w:themeColor="accent1" w:themeShade="BF"/>
      <w:spacing w:val="10"/>
      <w:szCs w:val="22"/>
    </w:rPr>
  </w:style>
  <w:style w:type="paragraph" w:styleId="5">
    <w:name w:val="heading 5"/>
    <w:basedOn w:val="a"/>
    <w:next w:val="a"/>
    <w:link w:val="50"/>
    <w:uiPriority w:val="9"/>
    <w:semiHidden/>
    <w:unhideWhenUsed/>
    <w:qFormat/>
    <w:rsid w:val="0030221D"/>
    <w:pPr>
      <w:pBdr>
        <w:bottom w:val="single" w:sz="6" w:space="1" w:color="4472C4" w:themeColor="accent1"/>
      </w:pBdr>
      <w:spacing w:before="300" w:after="0"/>
      <w:outlineLvl w:val="4"/>
    </w:pPr>
    <w:rPr>
      <w:caps/>
      <w:color w:val="2F5496" w:themeColor="accent1" w:themeShade="BF"/>
      <w:spacing w:val="10"/>
      <w:szCs w:val="22"/>
    </w:rPr>
  </w:style>
  <w:style w:type="paragraph" w:styleId="6">
    <w:name w:val="heading 6"/>
    <w:basedOn w:val="a"/>
    <w:next w:val="a"/>
    <w:link w:val="60"/>
    <w:uiPriority w:val="9"/>
    <w:semiHidden/>
    <w:unhideWhenUsed/>
    <w:qFormat/>
    <w:rsid w:val="0030221D"/>
    <w:pPr>
      <w:pBdr>
        <w:bottom w:val="dotted" w:sz="6" w:space="1" w:color="4472C4" w:themeColor="accent1"/>
      </w:pBdr>
      <w:spacing w:before="300" w:after="0"/>
      <w:outlineLvl w:val="5"/>
    </w:pPr>
    <w:rPr>
      <w:caps/>
      <w:color w:val="2F5496" w:themeColor="accent1" w:themeShade="BF"/>
      <w:spacing w:val="10"/>
      <w:szCs w:val="22"/>
    </w:rPr>
  </w:style>
  <w:style w:type="paragraph" w:styleId="7">
    <w:name w:val="heading 7"/>
    <w:basedOn w:val="a"/>
    <w:next w:val="a"/>
    <w:link w:val="70"/>
    <w:uiPriority w:val="9"/>
    <w:semiHidden/>
    <w:unhideWhenUsed/>
    <w:qFormat/>
    <w:rsid w:val="0030221D"/>
    <w:pPr>
      <w:spacing w:before="300" w:after="0"/>
      <w:outlineLvl w:val="6"/>
    </w:pPr>
    <w:rPr>
      <w:caps/>
      <w:color w:val="2F5496" w:themeColor="accent1" w:themeShade="BF"/>
      <w:spacing w:val="10"/>
      <w:szCs w:val="22"/>
    </w:rPr>
  </w:style>
  <w:style w:type="paragraph" w:styleId="8">
    <w:name w:val="heading 8"/>
    <w:basedOn w:val="a"/>
    <w:next w:val="a"/>
    <w:link w:val="80"/>
    <w:uiPriority w:val="9"/>
    <w:semiHidden/>
    <w:unhideWhenUsed/>
    <w:qFormat/>
    <w:rsid w:val="0030221D"/>
    <w:pPr>
      <w:spacing w:before="300" w:after="0"/>
      <w:outlineLvl w:val="7"/>
    </w:pPr>
    <w:rPr>
      <w:caps/>
      <w:spacing w:val="10"/>
      <w:sz w:val="18"/>
      <w:szCs w:val="18"/>
    </w:rPr>
  </w:style>
  <w:style w:type="paragraph" w:styleId="9">
    <w:name w:val="heading 9"/>
    <w:basedOn w:val="a"/>
    <w:next w:val="a"/>
    <w:link w:val="90"/>
    <w:uiPriority w:val="9"/>
    <w:semiHidden/>
    <w:unhideWhenUsed/>
    <w:qFormat/>
    <w:rsid w:val="0030221D"/>
    <w:pPr>
      <w:spacing w:before="300" w:after="0"/>
      <w:outlineLvl w:val="8"/>
    </w:pPr>
    <w:rPr>
      <w:i/>
      <w:caps/>
      <w:spacing w:val="10"/>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0221D"/>
    <w:pPr>
      <w:ind w:left="720"/>
      <w:contextualSpacing/>
    </w:pPr>
  </w:style>
  <w:style w:type="paragraph" w:styleId="a4">
    <w:name w:val="Balloon Text"/>
    <w:basedOn w:val="a"/>
    <w:link w:val="a5"/>
    <w:uiPriority w:val="99"/>
    <w:semiHidden/>
    <w:unhideWhenUsed/>
    <w:rsid w:val="003C4175"/>
    <w:pPr>
      <w:spacing w:after="0" w:line="240" w:lineRule="auto"/>
    </w:pPr>
    <w:rPr>
      <w:rFonts w:ascii="Tahoma" w:hAnsi="Tahoma" w:cs="Tahoma"/>
      <w:sz w:val="16"/>
      <w:szCs w:val="16"/>
    </w:rPr>
  </w:style>
  <w:style w:type="character" w:customStyle="1" w:styleId="a5">
    <w:name w:val="批注框文本 字符"/>
    <w:basedOn w:val="a0"/>
    <w:link w:val="a4"/>
    <w:uiPriority w:val="99"/>
    <w:semiHidden/>
    <w:rsid w:val="003C4175"/>
    <w:rPr>
      <w:rFonts w:ascii="Tahoma" w:hAnsi="Tahoma" w:cs="Tahoma"/>
      <w:sz w:val="16"/>
      <w:szCs w:val="16"/>
    </w:rPr>
  </w:style>
  <w:style w:type="paragraph" w:styleId="a6">
    <w:name w:val="Normal (Web)"/>
    <w:basedOn w:val="a"/>
    <w:uiPriority w:val="99"/>
    <w:unhideWhenUsed/>
    <w:rsid w:val="006C5A87"/>
    <w:pPr>
      <w:spacing w:after="0" w:line="240" w:lineRule="auto"/>
    </w:pPr>
    <w:rPr>
      <w:rFonts w:ascii="Times New Roman" w:hAnsi="Times New Roman" w:cs="Times New Roman"/>
      <w:sz w:val="24"/>
      <w:szCs w:val="24"/>
      <w:lang w:val="en-US"/>
    </w:rPr>
  </w:style>
  <w:style w:type="character" w:styleId="a7">
    <w:name w:val="Hyperlink"/>
    <w:basedOn w:val="a0"/>
    <w:uiPriority w:val="99"/>
    <w:unhideWhenUsed/>
    <w:rsid w:val="00267638"/>
    <w:rPr>
      <w:color w:val="0563C1" w:themeColor="hyperlink"/>
      <w:u w:val="single"/>
    </w:rPr>
  </w:style>
  <w:style w:type="character" w:customStyle="1" w:styleId="11">
    <w:name w:val="未处理的提及1"/>
    <w:basedOn w:val="a0"/>
    <w:uiPriority w:val="99"/>
    <w:semiHidden/>
    <w:unhideWhenUsed/>
    <w:rsid w:val="00267638"/>
    <w:rPr>
      <w:color w:val="605E5C"/>
      <w:shd w:val="clear" w:color="auto" w:fill="E1DFDD"/>
    </w:rPr>
  </w:style>
  <w:style w:type="paragraph" w:styleId="a8">
    <w:name w:val="header"/>
    <w:basedOn w:val="a"/>
    <w:link w:val="a9"/>
    <w:uiPriority w:val="99"/>
    <w:unhideWhenUsed/>
    <w:rsid w:val="00F0165D"/>
    <w:pPr>
      <w:tabs>
        <w:tab w:val="center" w:pos="4680"/>
        <w:tab w:val="right" w:pos="9360"/>
      </w:tabs>
      <w:spacing w:after="0" w:line="240" w:lineRule="auto"/>
    </w:pPr>
  </w:style>
  <w:style w:type="character" w:customStyle="1" w:styleId="a9">
    <w:name w:val="页眉 字符"/>
    <w:basedOn w:val="a0"/>
    <w:link w:val="a8"/>
    <w:uiPriority w:val="99"/>
    <w:rsid w:val="00F0165D"/>
  </w:style>
  <w:style w:type="paragraph" w:styleId="aa">
    <w:name w:val="footer"/>
    <w:basedOn w:val="a"/>
    <w:link w:val="ab"/>
    <w:uiPriority w:val="99"/>
    <w:unhideWhenUsed/>
    <w:rsid w:val="00F0165D"/>
    <w:pPr>
      <w:tabs>
        <w:tab w:val="center" w:pos="4680"/>
        <w:tab w:val="right" w:pos="9360"/>
      </w:tabs>
      <w:spacing w:after="0" w:line="240" w:lineRule="auto"/>
    </w:pPr>
  </w:style>
  <w:style w:type="character" w:customStyle="1" w:styleId="ab">
    <w:name w:val="页脚 字符"/>
    <w:basedOn w:val="a0"/>
    <w:link w:val="aa"/>
    <w:uiPriority w:val="99"/>
    <w:rsid w:val="00F0165D"/>
  </w:style>
  <w:style w:type="character" w:customStyle="1" w:styleId="10">
    <w:name w:val="标题 1 字符"/>
    <w:basedOn w:val="a0"/>
    <w:link w:val="1"/>
    <w:uiPriority w:val="9"/>
    <w:rsid w:val="0030221D"/>
    <w:rPr>
      <w:b/>
      <w:bCs/>
      <w:caps/>
      <w:color w:val="FFFFFF" w:themeColor="background1"/>
      <w:spacing w:val="15"/>
      <w:shd w:val="clear" w:color="auto" w:fill="4472C4" w:themeFill="accent1"/>
    </w:rPr>
  </w:style>
  <w:style w:type="character" w:customStyle="1" w:styleId="20">
    <w:name w:val="标题 2 字符"/>
    <w:basedOn w:val="a0"/>
    <w:link w:val="2"/>
    <w:uiPriority w:val="9"/>
    <w:rsid w:val="0030221D"/>
    <w:rPr>
      <w:caps/>
      <w:spacing w:val="15"/>
      <w:shd w:val="clear" w:color="auto" w:fill="D9E2F3" w:themeFill="accent1" w:themeFillTint="33"/>
    </w:rPr>
  </w:style>
  <w:style w:type="character" w:customStyle="1" w:styleId="30">
    <w:name w:val="标题 3 字符"/>
    <w:basedOn w:val="a0"/>
    <w:link w:val="3"/>
    <w:uiPriority w:val="9"/>
    <w:rsid w:val="0030221D"/>
    <w:rPr>
      <w:caps/>
      <w:color w:val="1F3763" w:themeColor="accent1" w:themeShade="7F"/>
      <w:spacing w:val="15"/>
    </w:rPr>
  </w:style>
  <w:style w:type="character" w:customStyle="1" w:styleId="40">
    <w:name w:val="标题 4 字符"/>
    <w:basedOn w:val="a0"/>
    <w:link w:val="4"/>
    <w:uiPriority w:val="9"/>
    <w:semiHidden/>
    <w:rsid w:val="0030221D"/>
    <w:rPr>
      <w:caps/>
      <w:color w:val="2F5496" w:themeColor="accent1" w:themeShade="BF"/>
      <w:spacing w:val="10"/>
    </w:rPr>
  </w:style>
  <w:style w:type="character" w:customStyle="1" w:styleId="50">
    <w:name w:val="标题 5 字符"/>
    <w:basedOn w:val="a0"/>
    <w:link w:val="5"/>
    <w:uiPriority w:val="9"/>
    <w:semiHidden/>
    <w:rsid w:val="0030221D"/>
    <w:rPr>
      <w:caps/>
      <w:color w:val="2F5496" w:themeColor="accent1" w:themeShade="BF"/>
      <w:spacing w:val="10"/>
    </w:rPr>
  </w:style>
  <w:style w:type="character" w:customStyle="1" w:styleId="60">
    <w:name w:val="标题 6 字符"/>
    <w:basedOn w:val="a0"/>
    <w:link w:val="6"/>
    <w:uiPriority w:val="9"/>
    <w:semiHidden/>
    <w:rsid w:val="0030221D"/>
    <w:rPr>
      <w:caps/>
      <w:color w:val="2F5496" w:themeColor="accent1" w:themeShade="BF"/>
      <w:spacing w:val="10"/>
    </w:rPr>
  </w:style>
  <w:style w:type="character" w:customStyle="1" w:styleId="70">
    <w:name w:val="标题 7 字符"/>
    <w:basedOn w:val="a0"/>
    <w:link w:val="7"/>
    <w:uiPriority w:val="9"/>
    <w:semiHidden/>
    <w:rsid w:val="0030221D"/>
    <w:rPr>
      <w:caps/>
      <w:color w:val="2F5496" w:themeColor="accent1" w:themeShade="BF"/>
      <w:spacing w:val="10"/>
    </w:rPr>
  </w:style>
  <w:style w:type="character" w:customStyle="1" w:styleId="80">
    <w:name w:val="标题 8 字符"/>
    <w:basedOn w:val="a0"/>
    <w:link w:val="8"/>
    <w:uiPriority w:val="9"/>
    <w:semiHidden/>
    <w:rsid w:val="0030221D"/>
    <w:rPr>
      <w:caps/>
      <w:spacing w:val="10"/>
      <w:sz w:val="18"/>
      <w:szCs w:val="18"/>
    </w:rPr>
  </w:style>
  <w:style w:type="character" w:customStyle="1" w:styleId="90">
    <w:name w:val="标题 9 字符"/>
    <w:basedOn w:val="a0"/>
    <w:link w:val="9"/>
    <w:uiPriority w:val="9"/>
    <w:semiHidden/>
    <w:rsid w:val="0030221D"/>
    <w:rPr>
      <w:i/>
      <w:caps/>
      <w:spacing w:val="10"/>
      <w:sz w:val="18"/>
      <w:szCs w:val="18"/>
    </w:rPr>
  </w:style>
  <w:style w:type="paragraph" w:styleId="ac">
    <w:name w:val="caption"/>
    <w:basedOn w:val="a"/>
    <w:next w:val="a"/>
    <w:uiPriority w:val="35"/>
    <w:semiHidden/>
    <w:unhideWhenUsed/>
    <w:qFormat/>
    <w:rsid w:val="0030221D"/>
    <w:rPr>
      <w:b/>
      <w:bCs/>
      <w:color w:val="2F5496" w:themeColor="accent1" w:themeShade="BF"/>
      <w:sz w:val="16"/>
      <w:szCs w:val="16"/>
    </w:rPr>
  </w:style>
  <w:style w:type="paragraph" w:styleId="ad">
    <w:name w:val="Title"/>
    <w:basedOn w:val="a"/>
    <w:next w:val="a"/>
    <w:link w:val="ae"/>
    <w:uiPriority w:val="10"/>
    <w:qFormat/>
    <w:rsid w:val="0030221D"/>
    <w:pPr>
      <w:spacing w:before="720"/>
    </w:pPr>
    <w:rPr>
      <w:caps/>
      <w:color w:val="4472C4" w:themeColor="accent1"/>
      <w:spacing w:val="10"/>
      <w:kern w:val="28"/>
      <w:sz w:val="52"/>
      <w:szCs w:val="52"/>
    </w:rPr>
  </w:style>
  <w:style w:type="character" w:customStyle="1" w:styleId="ae">
    <w:name w:val="标题 字符"/>
    <w:basedOn w:val="a0"/>
    <w:link w:val="ad"/>
    <w:uiPriority w:val="10"/>
    <w:rsid w:val="0030221D"/>
    <w:rPr>
      <w:caps/>
      <w:color w:val="4472C4" w:themeColor="accent1"/>
      <w:spacing w:val="10"/>
      <w:kern w:val="28"/>
      <w:sz w:val="52"/>
      <w:szCs w:val="52"/>
    </w:rPr>
  </w:style>
  <w:style w:type="paragraph" w:styleId="af">
    <w:name w:val="Subtitle"/>
    <w:basedOn w:val="a"/>
    <w:next w:val="a"/>
    <w:link w:val="af0"/>
    <w:uiPriority w:val="11"/>
    <w:qFormat/>
    <w:rsid w:val="0030221D"/>
    <w:pPr>
      <w:spacing w:after="1000" w:line="240" w:lineRule="auto"/>
    </w:pPr>
    <w:rPr>
      <w:caps/>
      <w:color w:val="595959" w:themeColor="text1" w:themeTint="A6"/>
      <w:spacing w:val="10"/>
      <w:sz w:val="24"/>
      <w:szCs w:val="24"/>
    </w:rPr>
  </w:style>
  <w:style w:type="character" w:customStyle="1" w:styleId="af0">
    <w:name w:val="副标题 字符"/>
    <w:basedOn w:val="a0"/>
    <w:link w:val="af"/>
    <w:uiPriority w:val="11"/>
    <w:rsid w:val="0030221D"/>
    <w:rPr>
      <w:caps/>
      <w:color w:val="595959" w:themeColor="text1" w:themeTint="A6"/>
      <w:spacing w:val="10"/>
      <w:sz w:val="24"/>
      <w:szCs w:val="24"/>
    </w:rPr>
  </w:style>
  <w:style w:type="character" w:styleId="af1">
    <w:name w:val="Strong"/>
    <w:uiPriority w:val="22"/>
    <w:qFormat/>
    <w:rsid w:val="0030221D"/>
    <w:rPr>
      <w:b/>
      <w:bCs/>
    </w:rPr>
  </w:style>
  <w:style w:type="character" w:styleId="af2">
    <w:name w:val="Emphasis"/>
    <w:uiPriority w:val="20"/>
    <w:qFormat/>
    <w:rsid w:val="0030221D"/>
    <w:rPr>
      <w:caps/>
      <w:color w:val="1F3763" w:themeColor="accent1" w:themeShade="7F"/>
      <w:spacing w:val="5"/>
    </w:rPr>
  </w:style>
  <w:style w:type="paragraph" w:styleId="af3">
    <w:name w:val="No Spacing"/>
    <w:basedOn w:val="a"/>
    <w:link w:val="af4"/>
    <w:uiPriority w:val="1"/>
    <w:qFormat/>
    <w:rsid w:val="0030221D"/>
    <w:pPr>
      <w:spacing w:before="0" w:after="0" w:line="240" w:lineRule="auto"/>
    </w:pPr>
  </w:style>
  <w:style w:type="character" w:customStyle="1" w:styleId="af4">
    <w:name w:val="无间隔 字符"/>
    <w:basedOn w:val="a0"/>
    <w:link w:val="af3"/>
    <w:uiPriority w:val="1"/>
    <w:rsid w:val="0030221D"/>
    <w:rPr>
      <w:sz w:val="20"/>
      <w:szCs w:val="20"/>
    </w:rPr>
  </w:style>
  <w:style w:type="paragraph" w:styleId="af5">
    <w:name w:val="Quote"/>
    <w:basedOn w:val="a"/>
    <w:next w:val="a"/>
    <w:link w:val="af6"/>
    <w:uiPriority w:val="29"/>
    <w:qFormat/>
    <w:rsid w:val="0030221D"/>
    <w:rPr>
      <w:i/>
      <w:iCs/>
    </w:rPr>
  </w:style>
  <w:style w:type="character" w:customStyle="1" w:styleId="af6">
    <w:name w:val="引用 字符"/>
    <w:basedOn w:val="a0"/>
    <w:link w:val="af5"/>
    <w:uiPriority w:val="29"/>
    <w:rsid w:val="0030221D"/>
    <w:rPr>
      <w:i/>
      <w:iCs/>
      <w:sz w:val="20"/>
      <w:szCs w:val="20"/>
    </w:rPr>
  </w:style>
  <w:style w:type="paragraph" w:styleId="af7">
    <w:name w:val="Intense Quote"/>
    <w:basedOn w:val="a"/>
    <w:next w:val="a"/>
    <w:link w:val="af8"/>
    <w:uiPriority w:val="30"/>
    <w:qFormat/>
    <w:rsid w:val="0030221D"/>
    <w:pPr>
      <w:pBdr>
        <w:top w:val="single" w:sz="4" w:space="10" w:color="4472C4" w:themeColor="accent1"/>
        <w:left w:val="single" w:sz="4" w:space="10" w:color="4472C4" w:themeColor="accent1"/>
      </w:pBdr>
      <w:spacing w:after="0"/>
      <w:ind w:left="1296" w:right="1152"/>
      <w:jc w:val="both"/>
    </w:pPr>
    <w:rPr>
      <w:i/>
      <w:iCs/>
      <w:color w:val="4472C4" w:themeColor="accent1"/>
    </w:rPr>
  </w:style>
  <w:style w:type="character" w:customStyle="1" w:styleId="af8">
    <w:name w:val="明显引用 字符"/>
    <w:basedOn w:val="a0"/>
    <w:link w:val="af7"/>
    <w:uiPriority w:val="30"/>
    <w:rsid w:val="0030221D"/>
    <w:rPr>
      <w:i/>
      <w:iCs/>
      <w:color w:val="4472C4" w:themeColor="accent1"/>
      <w:sz w:val="20"/>
      <w:szCs w:val="20"/>
    </w:rPr>
  </w:style>
  <w:style w:type="character" w:styleId="af9">
    <w:name w:val="Subtle Emphasis"/>
    <w:uiPriority w:val="19"/>
    <w:qFormat/>
    <w:rsid w:val="0030221D"/>
    <w:rPr>
      <w:i/>
      <w:iCs/>
      <w:color w:val="1F3763" w:themeColor="accent1" w:themeShade="7F"/>
    </w:rPr>
  </w:style>
  <w:style w:type="character" w:styleId="afa">
    <w:name w:val="Intense Emphasis"/>
    <w:uiPriority w:val="21"/>
    <w:qFormat/>
    <w:rsid w:val="0030221D"/>
    <w:rPr>
      <w:b/>
      <w:bCs/>
      <w:caps/>
      <w:color w:val="1F3763" w:themeColor="accent1" w:themeShade="7F"/>
      <w:spacing w:val="10"/>
    </w:rPr>
  </w:style>
  <w:style w:type="character" w:styleId="afb">
    <w:name w:val="Subtle Reference"/>
    <w:uiPriority w:val="31"/>
    <w:qFormat/>
    <w:rsid w:val="0030221D"/>
    <w:rPr>
      <w:b/>
      <w:bCs/>
      <w:color w:val="4472C4" w:themeColor="accent1"/>
    </w:rPr>
  </w:style>
  <w:style w:type="character" w:styleId="afc">
    <w:name w:val="Intense Reference"/>
    <w:uiPriority w:val="32"/>
    <w:qFormat/>
    <w:rsid w:val="0030221D"/>
    <w:rPr>
      <w:b/>
      <w:bCs/>
      <w:i/>
      <w:iCs/>
      <w:caps/>
      <w:color w:val="4472C4" w:themeColor="accent1"/>
    </w:rPr>
  </w:style>
  <w:style w:type="character" w:styleId="afd">
    <w:name w:val="Book Title"/>
    <w:uiPriority w:val="33"/>
    <w:qFormat/>
    <w:rsid w:val="0030221D"/>
    <w:rPr>
      <w:b/>
      <w:bCs/>
      <w:i/>
      <w:iCs/>
      <w:spacing w:val="9"/>
    </w:rPr>
  </w:style>
  <w:style w:type="paragraph" w:styleId="TOC">
    <w:name w:val="TOC Heading"/>
    <w:basedOn w:val="1"/>
    <w:next w:val="a"/>
    <w:uiPriority w:val="39"/>
    <w:semiHidden/>
    <w:unhideWhenUsed/>
    <w:qFormat/>
    <w:rsid w:val="0030221D"/>
    <w:pPr>
      <w:outlineLvl w:val="9"/>
    </w:pPr>
  </w:style>
  <w:style w:type="character" w:styleId="afe">
    <w:name w:val="annotation reference"/>
    <w:basedOn w:val="a0"/>
    <w:uiPriority w:val="99"/>
    <w:semiHidden/>
    <w:unhideWhenUsed/>
    <w:rsid w:val="00D64F10"/>
    <w:rPr>
      <w:sz w:val="16"/>
      <w:szCs w:val="16"/>
    </w:rPr>
  </w:style>
  <w:style w:type="paragraph" w:styleId="aff">
    <w:name w:val="annotation text"/>
    <w:basedOn w:val="a"/>
    <w:link w:val="aff0"/>
    <w:uiPriority w:val="99"/>
    <w:semiHidden/>
    <w:unhideWhenUsed/>
    <w:rsid w:val="00D64F10"/>
    <w:pPr>
      <w:spacing w:line="240" w:lineRule="auto"/>
    </w:pPr>
    <w:rPr>
      <w:sz w:val="20"/>
    </w:rPr>
  </w:style>
  <w:style w:type="character" w:customStyle="1" w:styleId="aff0">
    <w:name w:val="批注文字 字符"/>
    <w:basedOn w:val="a0"/>
    <w:link w:val="aff"/>
    <w:uiPriority w:val="99"/>
    <w:semiHidden/>
    <w:rsid w:val="00D64F10"/>
    <w:rPr>
      <w:sz w:val="20"/>
      <w:szCs w:val="20"/>
    </w:rPr>
  </w:style>
  <w:style w:type="paragraph" w:styleId="aff1">
    <w:name w:val="annotation subject"/>
    <w:basedOn w:val="aff"/>
    <w:next w:val="aff"/>
    <w:link w:val="aff2"/>
    <w:uiPriority w:val="99"/>
    <w:semiHidden/>
    <w:unhideWhenUsed/>
    <w:rsid w:val="00D64F10"/>
    <w:rPr>
      <w:b/>
      <w:bCs/>
    </w:rPr>
  </w:style>
  <w:style w:type="character" w:customStyle="1" w:styleId="aff2">
    <w:name w:val="批注主题 字符"/>
    <w:basedOn w:val="aff0"/>
    <w:link w:val="aff1"/>
    <w:uiPriority w:val="99"/>
    <w:semiHidden/>
    <w:rsid w:val="00D64F10"/>
    <w:rPr>
      <w:b/>
      <w:bCs/>
      <w:sz w:val="20"/>
      <w:szCs w:val="20"/>
    </w:rPr>
  </w:style>
  <w:style w:type="paragraph" w:styleId="aff3">
    <w:name w:val="Date"/>
    <w:basedOn w:val="a"/>
    <w:next w:val="a"/>
    <w:link w:val="aff4"/>
    <w:uiPriority w:val="99"/>
    <w:semiHidden/>
    <w:unhideWhenUsed/>
    <w:rsid w:val="000326E6"/>
  </w:style>
  <w:style w:type="character" w:customStyle="1" w:styleId="aff4">
    <w:name w:val="日期 字符"/>
    <w:basedOn w:val="a0"/>
    <w:link w:val="aff3"/>
    <w:uiPriority w:val="99"/>
    <w:semiHidden/>
    <w:rsid w:val="000326E6"/>
    <w:rPr>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5770464">
      <w:bodyDiv w:val="1"/>
      <w:marLeft w:val="0"/>
      <w:marRight w:val="0"/>
      <w:marTop w:val="0"/>
      <w:marBottom w:val="0"/>
      <w:divBdr>
        <w:top w:val="none" w:sz="0" w:space="0" w:color="auto"/>
        <w:left w:val="none" w:sz="0" w:space="0" w:color="auto"/>
        <w:bottom w:val="none" w:sz="0" w:space="0" w:color="auto"/>
        <w:right w:val="none" w:sz="0" w:space="0" w:color="auto"/>
      </w:divBdr>
    </w:div>
    <w:div w:id="373044258">
      <w:bodyDiv w:val="1"/>
      <w:marLeft w:val="0"/>
      <w:marRight w:val="0"/>
      <w:marTop w:val="0"/>
      <w:marBottom w:val="0"/>
      <w:divBdr>
        <w:top w:val="none" w:sz="0" w:space="0" w:color="auto"/>
        <w:left w:val="none" w:sz="0" w:space="0" w:color="auto"/>
        <w:bottom w:val="none" w:sz="0" w:space="0" w:color="auto"/>
        <w:right w:val="none" w:sz="0" w:space="0" w:color="auto"/>
      </w:divBdr>
    </w:div>
    <w:div w:id="499857535">
      <w:bodyDiv w:val="1"/>
      <w:marLeft w:val="0"/>
      <w:marRight w:val="0"/>
      <w:marTop w:val="0"/>
      <w:marBottom w:val="0"/>
      <w:divBdr>
        <w:top w:val="none" w:sz="0" w:space="0" w:color="auto"/>
        <w:left w:val="none" w:sz="0" w:space="0" w:color="auto"/>
        <w:bottom w:val="none" w:sz="0" w:space="0" w:color="auto"/>
        <w:right w:val="none" w:sz="0" w:space="0" w:color="auto"/>
      </w:divBdr>
    </w:div>
    <w:div w:id="1250238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Franklin Gothic">
      <a:majorFont>
        <a:latin typeface="Franklin Gothic Medium" panose="020B0603020102020204"/>
        <a:ea typeface=""/>
        <a:cs typeface=""/>
        <a:font script="Jpan" typeface="HG創英角ｺﾞｼｯｸUB"/>
        <a:font script="Hang" typeface="돋움"/>
        <a:font script="Hans" typeface="隶书"/>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panose="020B0503020102020204"/>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C4F7B7-77F2-465F-84A0-E6849862B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Pages>
  <Words>276</Words>
  <Characters>1576</Characters>
  <Application>Microsoft Office Word</Application>
  <DocSecurity>0</DocSecurity>
  <Lines>13</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ng Yue</dc:creator>
  <cp:lastModifiedBy>韦 兴波</cp:lastModifiedBy>
  <cp:revision>3</cp:revision>
  <cp:lastPrinted>2014-09-17T02:19:00Z</cp:lastPrinted>
  <dcterms:created xsi:type="dcterms:W3CDTF">2021-07-10T09:10:00Z</dcterms:created>
  <dcterms:modified xsi:type="dcterms:W3CDTF">2021-07-13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412774-c9de-3714-92b8-b144fd44d6dd</vt:lpwstr>
  </property>
  <property fmtid="{D5CDD505-2E9C-101B-9397-08002B2CF9AE}" pid="24" name="Mendeley Citation Style_1">
    <vt:lpwstr>http://www.zotero.org/styles/apa</vt:lpwstr>
  </property>
</Properties>
</file>